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E72CF0" w14:textId="77777777" w:rsidR="00784591" w:rsidRDefault="00784591">
      <w:r>
        <w:t xml:space="preserve">En este me intereso la solución que propone para optimizar el problema del </w:t>
      </w:r>
      <w:proofErr w:type="spellStart"/>
      <w:r>
        <w:t>testing</w:t>
      </w:r>
      <w:proofErr w:type="spellEnd"/>
      <w:r>
        <w:t xml:space="preserve"> para reducir el tiempo y las pruebas realizadas, pero aumentando el converge de todo el sistema.</w:t>
      </w:r>
    </w:p>
    <w:p w14:paraId="4F032D53" w14:textId="4332D376" w:rsidR="000171F0" w:rsidRDefault="00784591">
      <w:r>
        <w:fldChar w:fldCharType="begin" w:fldLock="1"/>
      </w:r>
      <w:r>
        <w:instrText>ADDIN CSL_CITATION {"citationItems":[{"id":"ITEM-1","itemData":{"abstract":"Software testing is a fundamental step in the software development lifecycle. Its purpose is to evaluate the quality of software applications. Regression testing is an important testing methodology in software testing. The purpose of regression testing is to validate the software after each change of its code. This involves adding new test cases to the test suite and running the test suite as the software changes, making the test suite larger. The cost and time of the project are affected by the test suite size. The challenge is to run regression testing with a smaller number of test cases and larger amount of software coverage. Minimization of the test suite with maximization of the software coverage is an NP-complete problem. Search-based software engineering is an important topic in software engineering, which addresses software engineering optimization problems to find the optimal/approximate solution of the given problem. This study investigated an approach to reducing the regression testing effort and saving time. It also solved the regression testing optimization problem by achieving the maximum test suite coverage with the minimum test suite size. Several experiments were conducted to obtain the optimal solutions for the regression testing problem. We propose an optimization methodology that combines a genetic algorithm and a greedy algorithm to optimize regression testing by respectively maximizing the software test coverage and minimizing the test suite size. The proposed methodology can conveniently deliver fault-free, fully covered, and powerful programs for mission-critical functions. It can be applied to test a real-time system that has high requirements for reliability, security, and safety. [ABSTRACT FROM AUTHOR]","author":[{"dropping-particle":"Ben","family":"Zayed","given":"Hissah A.","non-dropping-particle":"","parse-names":false,"suffix":""},{"dropping-particle":"","family":"Maashi","given":"Mashael S.","non-dropping-particle":"","parse-names":false,"suffix":""}],"id":"ITEM-1","issued":{"date-parts":[["0"]]},"title":"Optimizing the Software Testing Problem Using Search-Based Software Engineering Techniques.","type":"article-journal"},"uris":["http://www.mendeley.com/documents/?uuid=abc7497c-9cf6-4580-940a-de61ac5e2d8a"]}],"mendeley":{"formattedCitation":"(Zayed &amp; Maashi, n.d.)","plainTextFormattedCitation":"(Zayed &amp; Maashi, n.d.)","previouslyFormattedCitation":"(Zayed &amp; Maashi, n.d.)"},"properties":{"noteIndex":0},"schema":"https://github.com/citation-style-language/schema/raw/master/csl-citation.json"}</w:instrText>
      </w:r>
      <w:r>
        <w:fldChar w:fldCharType="separate"/>
      </w:r>
      <w:r w:rsidRPr="00784591">
        <w:rPr>
          <w:noProof/>
        </w:rPr>
        <w:t>(Zayed &amp; Maashi, n.d.)</w:t>
      </w:r>
      <w:r>
        <w:fldChar w:fldCharType="end"/>
      </w:r>
    </w:p>
    <w:p w14:paraId="316F5509" w14:textId="77777777" w:rsidR="00784591" w:rsidRDefault="00784591">
      <w:r>
        <w:t>El siguiente me intereso por la mención de varias técnicas y metodologías.</w:t>
      </w:r>
    </w:p>
    <w:p w14:paraId="560FB26D" w14:textId="32B3A936" w:rsidR="00784591" w:rsidRDefault="00784591">
      <w:r>
        <w:fldChar w:fldCharType="begin" w:fldLock="1"/>
      </w:r>
      <w:r>
        <w:instrText>ADDIN CSL_CITATION {"citationItems":[{"id":"ITEM-1","itemData":{"abstract":"Software Testing is the process of evaluating a software program to ensure that it performs its intended purpose. Software testing verifies the safety, reliability, and correct working of the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right combination of methods will make software testing efficient and successful. Knowing these software testing methods is the key to making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author":[{"dropping-particle":"","family":"Umar","given":"Mubarak Albarka","non-dropping-particle":"","parse-names":false,"suffix":""}],"container-title":"International Journal of Advance Research, Ideas and Innovations in Technology","id":"ITEM-1","issue":"6","issued":{"date-parts":[["2019"]]},"title":"Comprehensive study of software testing : Categories , levels , techniques , and types","type":"article-journal","volume":"5"},"uris":["http://www.mendeley.com/documents/?uuid=a24ba340-bf9a-3001-8196-2c63c6ffb1fd"]}],"mendeley":{"formattedCitation":"(Umar, 2019)","plainTextFormattedCitation":"(Umar, 2019)","previouslyFormattedCitation":"(Umar, 2019)"},"properties":{"noteIndex":0},"schema":"https://github.com/citation-style-language/schema/raw/master/csl-citation.json"}</w:instrText>
      </w:r>
      <w:r>
        <w:fldChar w:fldCharType="separate"/>
      </w:r>
      <w:r w:rsidRPr="00784591">
        <w:rPr>
          <w:noProof/>
        </w:rPr>
        <w:t>(Umar, 2019)</w:t>
      </w:r>
      <w:r>
        <w:fldChar w:fldCharType="end"/>
      </w:r>
    </w:p>
    <w:p w14:paraId="7424F3D0" w14:textId="77777777" w:rsidR="00784591" w:rsidRDefault="00784591">
      <w:r>
        <w:t xml:space="preserve">Este de igual manera me intereso porque menciona técnicas y metodologías y de la importancia del </w:t>
      </w:r>
      <w:proofErr w:type="spellStart"/>
      <w:r>
        <w:t>testing</w:t>
      </w:r>
      <w:proofErr w:type="spellEnd"/>
      <w:r>
        <w:t xml:space="preserve"> en el desarrollo de software.</w:t>
      </w:r>
    </w:p>
    <w:p w14:paraId="64314112" w14:textId="171DFAA3" w:rsidR="00784591" w:rsidRDefault="00784591">
      <w:r>
        <w:fldChar w:fldCharType="begin" w:fldLock="1"/>
      </w:r>
      <w:r>
        <w:instrText>ADDIN CSL_CITATION {"citationItems":[{"id":"ITEM-1","itemData":{"abstract":"This paper describes Software testing, need for software testing, Software testing goals and principles. Further it describe about different Software testing techniques and different software testing strategies. Finally it describes the difference between software testing and debugging","author":[{"dropping-particle":"","family":"Sawant","given":"Abhijit A.","non-dropping-particle":"","parse-names":false,"suffix":""},{"dropping-particle":"","family":"Bari","given":"Pranit H.","non-dropping-particle":"","parse-names":false,"suffix":""},{"dropping-particle":"","family":"Chawan","given":"P.M","non-dropping-particle":"","parse-names":false,"suffix":""}],"container-title":"Journal of Engineering Research &amp; Applications","id":"ITEM-1","issue":"3","issued":{"date-parts":[["2012"]]},"title":"Software Testing Techniques and Strategies","type":"article-journal","volume":"2"},"uris":["http://www.mendeley.com/documents/?uuid=94d368bc-250e-388e-86ae-ce6a01ea987d"]}],"mendeley":{"formattedCitation":"(Sawant et al., 2012)","plainTextFormattedCitation":"(Sawant et al., 2012)"},"properties":{"noteIndex":0},"schema":"https://github.com/citation-style-language/schema/raw/master/csl-citation.json"}</w:instrText>
      </w:r>
      <w:r>
        <w:fldChar w:fldCharType="separate"/>
      </w:r>
      <w:r w:rsidRPr="00784591">
        <w:rPr>
          <w:noProof/>
        </w:rPr>
        <w:t>(Sawant et al., 2012)</w:t>
      </w:r>
      <w:r>
        <w:fldChar w:fldCharType="end"/>
      </w:r>
    </w:p>
    <w:p w14:paraId="564F0F1C" w14:textId="32037EF0" w:rsidR="00784591" w:rsidRDefault="00784591"/>
    <w:p w14:paraId="4B2987E4" w14:textId="134F1357" w:rsidR="00784591" w:rsidRDefault="00784591"/>
    <w:p w14:paraId="5BA5BE74" w14:textId="1948EAE8" w:rsidR="00784591" w:rsidRDefault="00784591" w:rsidP="00784591">
      <w:pPr>
        <w:pStyle w:val="Ttulo1"/>
      </w:pPr>
      <w:r>
        <w:t>Bibliografía</w:t>
      </w:r>
    </w:p>
    <w:p w14:paraId="49110432" w14:textId="5EC7ABB6" w:rsidR="00784591" w:rsidRPr="00784591" w:rsidRDefault="00784591" w:rsidP="0078459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784591">
        <w:rPr>
          <w:rFonts w:ascii="Calibri" w:hAnsi="Calibri" w:cs="Calibri"/>
          <w:noProof/>
          <w:szCs w:val="24"/>
        </w:rPr>
        <w:t xml:space="preserve">Sawant, A. A., Bari, P. H., &amp; Chawan, P. . (2012). Software Testing Techniques and Strategies. </w:t>
      </w:r>
      <w:r w:rsidRPr="00784591">
        <w:rPr>
          <w:rFonts w:ascii="Calibri" w:hAnsi="Calibri" w:cs="Calibri"/>
          <w:i/>
          <w:iCs/>
          <w:noProof/>
          <w:szCs w:val="24"/>
        </w:rPr>
        <w:t>Journal of Engineering Research &amp; Applications</w:t>
      </w:r>
      <w:r w:rsidRPr="00784591">
        <w:rPr>
          <w:rFonts w:ascii="Calibri" w:hAnsi="Calibri" w:cs="Calibri"/>
          <w:noProof/>
          <w:szCs w:val="24"/>
        </w:rPr>
        <w:t xml:space="preserve">, </w:t>
      </w:r>
      <w:r w:rsidRPr="00784591">
        <w:rPr>
          <w:rFonts w:ascii="Calibri" w:hAnsi="Calibri" w:cs="Calibri"/>
          <w:i/>
          <w:iCs/>
          <w:noProof/>
          <w:szCs w:val="24"/>
        </w:rPr>
        <w:t>2</w:t>
      </w:r>
      <w:r w:rsidRPr="00784591">
        <w:rPr>
          <w:rFonts w:ascii="Calibri" w:hAnsi="Calibri" w:cs="Calibri"/>
          <w:noProof/>
          <w:szCs w:val="24"/>
        </w:rPr>
        <w:t>(3).</w:t>
      </w:r>
    </w:p>
    <w:p w14:paraId="2CDAC350" w14:textId="77777777" w:rsidR="00784591" w:rsidRPr="00784591" w:rsidRDefault="00784591" w:rsidP="00784591">
      <w:pPr>
        <w:widowControl w:val="0"/>
        <w:autoSpaceDE w:val="0"/>
        <w:autoSpaceDN w:val="0"/>
        <w:adjustRightInd w:val="0"/>
        <w:spacing w:line="240" w:lineRule="auto"/>
        <w:ind w:left="480" w:hanging="480"/>
        <w:rPr>
          <w:rFonts w:ascii="Calibri" w:hAnsi="Calibri" w:cs="Calibri"/>
          <w:noProof/>
          <w:szCs w:val="24"/>
        </w:rPr>
      </w:pPr>
      <w:r w:rsidRPr="00784591">
        <w:rPr>
          <w:rFonts w:ascii="Calibri" w:hAnsi="Calibri" w:cs="Calibri"/>
          <w:noProof/>
          <w:szCs w:val="24"/>
        </w:rPr>
        <w:t xml:space="preserve">Umar, M. A. (2019). Comprehensive study of software testing : Categories , levels , techniques , and types. </w:t>
      </w:r>
      <w:r w:rsidRPr="00784591">
        <w:rPr>
          <w:rFonts w:ascii="Calibri" w:hAnsi="Calibri" w:cs="Calibri"/>
          <w:i/>
          <w:iCs/>
          <w:noProof/>
          <w:szCs w:val="24"/>
        </w:rPr>
        <w:t>International Journal of Advance Research, Ideas and Innovations in Technology</w:t>
      </w:r>
      <w:r w:rsidRPr="00784591">
        <w:rPr>
          <w:rFonts w:ascii="Calibri" w:hAnsi="Calibri" w:cs="Calibri"/>
          <w:noProof/>
          <w:szCs w:val="24"/>
        </w:rPr>
        <w:t xml:space="preserve">, </w:t>
      </w:r>
      <w:r w:rsidRPr="00784591">
        <w:rPr>
          <w:rFonts w:ascii="Calibri" w:hAnsi="Calibri" w:cs="Calibri"/>
          <w:i/>
          <w:iCs/>
          <w:noProof/>
          <w:szCs w:val="24"/>
        </w:rPr>
        <w:t>5</w:t>
      </w:r>
      <w:r w:rsidRPr="00784591">
        <w:rPr>
          <w:rFonts w:ascii="Calibri" w:hAnsi="Calibri" w:cs="Calibri"/>
          <w:noProof/>
          <w:szCs w:val="24"/>
        </w:rPr>
        <w:t>(6).</w:t>
      </w:r>
    </w:p>
    <w:p w14:paraId="5F83A309" w14:textId="77777777" w:rsidR="00784591" w:rsidRPr="00784591" w:rsidRDefault="00784591" w:rsidP="00784591">
      <w:pPr>
        <w:widowControl w:val="0"/>
        <w:autoSpaceDE w:val="0"/>
        <w:autoSpaceDN w:val="0"/>
        <w:adjustRightInd w:val="0"/>
        <w:spacing w:line="240" w:lineRule="auto"/>
        <w:ind w:left="480" w:hanging="480"/>
        <w:rPr>
          <w:rFonts w:ascii="Calibri" w:hAnsi="Calibri" w:cs="Calibri"/>
          <w:noProof/>
        </w:rPr>
      </w:pPr>
      <w:r w:rsidRPr="00784591">
        <w:rPr>
          <w:rFonts w:ascii="Calibri" w:hAnsi="Calibri" w:cs="Calibri"/>
          <w:noProof/>
          <w:szCs w:val="24"/>
        </w:rPr>
        <w:t xml:space="preserve">Zayed, H. A. Ben, &amp; Maashi, M. S. (n.d.). </w:t>
      </w:r>
      <w:r w:rsidRPr="00784591">
        <w:rPr>
          <w:rFonts w:ascii="Calibri" w:hAnsi="Calibri" w:cs="Calibri"/>
          <w:i/>
          <w:iCs/>
          <w:noProof/>
          <w:szCs w:val="24"/>
        </w:rPr>
        <w:t>Optimizing the Software Testing Problem Using Search-Based Software Engineering Techniques.</w:t>
      </w:r>
      <w:r w:rsidRPr="00784591">
        <w:rPr>
          <w:rFonts w:ascii="Calibri" w:hAnsi="Calibri" w:cs="Calibri"/>
          <w:noProof/>
          <w:szCs w:val="24"/>
        </w:rPr>
        <w:t xml:space="preserve"> https://essentials.ebsco.com/search/eds/details/optimizing-the-software-testing-problem-using-search-based-software-engineering-technique?query=Software testing&amp;requestCount=1&amp;db=edb&amp;an=151014789&amp;isbn</w:t>
      </w:r>
    </w:p>
    <w:p w14:paraId="1C9C197F" w14:textId="56877435" w:rsidR="00784591" w:rsidRDefault="00784591">
      <w:r>
        <w:fldChar w:fldCharType="end"/>
      </w:r>
    </w:p>
    <w:sectPr w:rsidR="0078459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4591"/>
    <w:rsid w:val="000171F0"/>
    <w:rsid w:val="0078459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F6B14"/>
  <w15:chartTrackingRefBased/>
  <w15:docId w15:val="{5E86B79A-5957-4373-B759-191461EF1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845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8459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ED751-A28F-488E-8108-B51A84A7F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1114</Words>
  <Characters>6133</Characters>
  <Application>Microsoft Office Word</Application>
  <DocSecurity>0</DocSecurity>
  <Lines>51</Lines>
  <Paragraphs>14</Paragraphs>
  <ScaleCrop>false</ScaleCrop>
  <Company/>
  <LinksUpToDate>false</LinksUpToDate>
  <CharactersWithSpaces>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alas Orozco</dc:creator>
  <cp:keywords/>
  <dc:description/>
  <cp:lastModifiedBy>Martin Salas Orozco</cp:lastModifiedBy>
  <cp:revision>1</cp:revision>
  <dcterms:created xsi:type="dcterms:W3CDTF">2022-02-24T16:47:00Z</dcterms:created>
  <dcterms:modified xsi:type="dcterms:W3CDTF">2022-02-2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ba935b-b067-3dc9-9781-8d9438430b11</vt:lpwstr>
  </property>
  <property fmtid="{D5CDD505-2E9C-101B-9397-08002B2CF9AE}" pid="24" name="Mendeley Citation Style_1">
    <vt:lpwstr>http://www.zotero.org/styles/apa</vt:lpwstr>
  </property>
</Properties>
</file>